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47108D69" w14:textId="0621C781" w:rsidR="004924E9" w:rsidRDefault="00AE767D" w:rsidP="001D527F">
      <w:pPr>
        <w:ind w:firstLineChars="270" w:firstLine="567"/>
        <w:jc w:val="cente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2BEAC45"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 MoS2, black phosphorus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3B7A34">
        <w:t xml:space="preserve"> a</w:t>
      </w:r>
      <w:r w:rsidR="003B7A34" w:rsidRPr="003B7A34">
        <w:t>nd its physical and chemical properties are also very unique</w:t>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7DF7EC96"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 xml:space="preserve">silicon nanowires, silicon graphene substrate support, silicon thin film and </w:t>
      </w:r>
      <w:r>
        <w:t>bulk</w:t>
      </w:r>
      <w:r w:rsidRPr="006F2CF2">
        <w:t xml:space="preserve"> structure</w:t>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 we explored the thermal transport properties of the 2</w:t>
      </w:r>
      <w:r w:rsidR="006B2B5B">
        <w:t xml:space="preserve"> to </w:t>
      </w:r>
      <w:r w:rsidR="006B2B5B" w:rsidRPr="006B2B5B">
        <w:t>10 layer silicon structure in [108]</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233FA43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 xml:space="preserve">is chosen,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All structures are shown in Figure 4-1</w:t>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0F47F8" w:rsidRPr="000F47F8">
        <w:rPr>
          <w:szCs w:val="22"/>
        </w:rPr>
        <w:t xml:space="preserve">Table 4.1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1449EAD7" w:rsidR="000F47F8" w:rsidRPr="00CD3E8A" w:rsidRDefault="000F47F8" w:rsidP="00CD3E8A">
      <w:pPr>
        <w:pStyle w:val="af3"/>
        <w:tabs>
          <w:tab w:val="left" w:pos="3119"/>
          <w:tab w:val="right" w:pos="7655"/>
        </w:tabs>
        <w:jc w:val="left"/>
        <w:rPr>
          <w:szCs w:val="22"/>
        </w:rPr>
      </w:pPr>
      <w:r w:rsidRPr="000F47F8">
        <w:rPr>
          <w:szCs w:val="22"/>
        </w:rPr>
        <w:t xml:space="preserve">From table 4.1,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1F90C324"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tructure \h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503CC1">
        <w:rPr>
          <w:rFonts w:ascii="Times New Roman" w:hAnsi="Times New Roman" w:cs="Times New Roman"/>
          <w:b/>
          <w:bCs/>
          <w:color w:val="000000" w:themeColor="text1"/>
        </w:rPr>
        <w:t>FIG.</w:t>
      </w:r>
      <w:r w:rsidRPr="00503CC1">
        <w:rPr>
          <w:rFonts w:ascii="Times New Roman" w:hAnsi="Times New Roman" w:cs="Times New Roman"/>
          <w:b/>
          <w:bCs/>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small</w:t>
      </w:r>
      <w:r w:rsidR="00B71697" w:rsidRPr="00B71697">
        <w:rPr>
          <w:rFonts w:ascii="Times New Roman" w:hAnsi="Times New Roman" w:cs="Times New Roman"/>
          <w:color w:val="000000" w:themeColor="text1"/>
        </w:rPr>
        <w:t xml:space="preserve"> </w:t>
      </w:r>
      <w:r w:rsidR="00B71697">
        <w:rPr>
          <w:rFonts w:ascii="Times New Roman" w:hAnsi="Times New Roman" w:cs="Times New Roman"/>
          <w:color w:val="000000" w:themeColor="text1"/>
        </w:rPr>
        <w:t>difference of heat transport.</w:t>
      </w:r>
    </w:p>
    <w:p w14:paraId="7548DF4B" w14:textId="6B887A50"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109]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r>
          <m:rPr>
            <m:sty m:val="p"/>
          </m:rPr>
          <w:rPr>
            <w:rFonts w:ascii="Cambria Math" w:hAnsi="Cambria Math"/>
          </w:rPr>
          <m:t>=</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w:t>
      </w:r>
      <w:r w:rsidR="007B0597">
        <w:t>z</w:t>
      </w:r>
      <w:r w:rsidR="007B0597">
        <w:t xml:space="preserve">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352542AC" w:rsidR="007B0597" w:rsidRDefault="005E38D5" w:rsidP="007215EA">
      <w:pPr>
        <w:tabs>
          <w:tab w:val="left" w:pos="2835"/>
          <w:tab w:val="left" w:pos="5954"/>
        </w:tabs>
        <w:ind w:firstLineChars="288" w:firstLine="605"/>
        <w:jc w:val="left"/>
      </w:pPr>
      <w:r w:rsidRPr="005E38D5">
        <w:t>The total scattering thermal conductivity and anisotropy of multilayer silicon is shown in table 4.2</w:t>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w:t>
      </w:r>
      <w:r w:rsidRPr="005E38D5">
        <w:t xml:space="preserve">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5978DD5A"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w:t>
      </w:r>
      <w:r w:rsidRPr="00DB3AD7">
        <w:t>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table 4.2. From the Figure 4-3 (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Figure 4-1)</w:t>
      </w:r>
      <w:r>
        <w:t>.</w:t>
      </w:r>
      <w:r w:rsidRPr="00DB3AD7">
        <w:t xml:space="preserve"> Compared with </w:t>
      </w:r>
      <w:r w:rsidRPr="00DB3AD7">
        <w:lastRenderedPageBreak/>
        <w:t>the 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Table 4-2,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F13465">
        <w:t>which is c</w:t>
      </w:r>
      <w:r w:rsidR="00F13465" w:rsidRPr="00F13465">
        <w:t>onsistent with the results of bulk silicon and single silicon</w:t>
      </w:r>
      <w:r w:rsidR="00F13465">
        <w:t>.</w:t>
      </w:r>
      <w:r w:rsidR="00F13465" w:rsidRPr="00F13465">
        <w:t xml:space="preserve"> On the other hand, as shown in Figure 4-3 (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4AFAA985" w:rsidR="003B22ED" w:rsidRPr="00EA1FE7" w:rsidRDefault="003B22ED" w:rsidP="003B22ED">
      <w:pPr>
        <w:tabs>
          <w:tab w:val="left" w:pos="2835"/>
          <w:tab w:val="left" w:pos="5954"/>
        </w:tabs>
        <w:ind w:firstLineChars="288" w:firstLine="605"/>
        <w:jc w:val="left"/>
        <w:rPr>
          <w:rFonts w:hint="eastAsia"/>
        </w:rPr>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m:t>
        </m:r>
        <m:r>
          <m:rPr>
            <m:sty m:val="p"/>
          </m:rPr>
          <w:rPr>
            <w:rFonts w:ascii="Cambria Math" w:hAnsi="Cambria Math"/>
          </w:rPr>
          <m:t>×</m:t>
        </m:r>
        <m:r>
          <m:rPr>
            <m:sty m:val="p"/>
          </m:rPr>
          <w:rPr>
            <w:rFonts w:ascii="Cambria Math" w:hAnsi="Cambria Math"/>
          </w:rPr>
          <m:t xml:space="preserve"> 10 </m:t>
        </m:r>
        <m:r>
          <m:rPr>
            <m:sty m:val="p"/>
          </m:rPr>
          <w:rPr>
            <w:rFonts w:ascii="Cambria Math" w:hAnsi="Cambria Math"/>
          </w:rPr>
          <m:t>×</m:t>
        </m:r>
        <m:r>
          <m:rPr>
            <m:sty m:val="p"/>
          </m:rPr>
          <w:rPr>
            <w:rFonts w:ascii="Cambria Math" w:hAnsi="Cambria Math"/>
          </w:rPr>
          <m:t xml:space="preserve">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J</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Take points</w:t>
      </w:r>
      <w:r>
        <w:t xml:space="preserve"> </w:t>
      </w:r>
      <w:r>
        <w:t>along</w:t>
      </w:r>
      <w:r>
        <w:t xml:space="preserve"> </w:t>
      </w:r>
      <w:r>
        <w:t xml:space="preserve">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J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oMath>
      <w:r>
        <w:rPr>
          <w:rFonts w:hint="eastAsia"/>
        </w:rPr>
        <w:t xml:space="preserve"> as </w:t>
      </w:r>
      <w:r>
        <w:t>shown in Figure 4-4</w:t>
      </w:r>
      <w:r>
        <w:t>.</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J</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J</m:t>
        </m:r>
      </m:oMath>
      <w:r w:rsidR="00A30037">
        <w:t>’</w:t>
      </w:r>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 xml:space="preserve">the two-dimensional nano system, the </w:t>
      </w:r>
      <w:r w:rsidR="00A30037" w:rsidRPr="00A30037">
        <w:t>acoustic phonon</w:t>
      </w:r>
      <w:r w:rsidR="00A30037" w:rsidRPr="00A30037">
        <w:t xml:space="preserve"> </w:t>
      </w:r>
      <w:r w:rsidR="00A30037" w:rsidRPr="00A30037">
        <w:t>plays a major role in</w:t>
      </w:r>
      <w:r w:rsidR="00A30037" w:rsidRPr="00A30037">
        <w:t xml:space="preserve"> heat transport</w:t>
      </w:r>
      <w:r w:rsidR="00A30037">
        <w:t xml:space="preserve">. There are </w:t>
      </w:r>
      <w:r w:rsidR="00A30037" w:rsidRPr="00A30037">
        <w:t xml:space="preserve">a total of 3 acoustic branches, </w:t>
      </w:r>
      <w:r w:rsidR="00A30037">
        <w:t>including</w:t>
      </w:r>
      <w:r w:rsidR="00A30037" w:rsidRPr="00A30037">
        <w:t xml:space="preserve"> to </w:t>
      </w:r>
      <w:r w:rsidR="00A30037" w:rsidRPr="00A30037">
        <w:t>the LA mode</w:t>
      </w:r>
      <w:r w:rsidR="00A30037" w:rsidRPr="00A30037">
        <w:t xml:space="preserve"> along </w:t>
      </w:r>
      <w:r w:rsidR="00A30037" w:rsidRPr="00A30037">
        <w:t xml:space="preserve">the transmission </w:t>
      </w:r>
      <w:r w:rsidR="00A30037">
        <w:t>direction ,</w:t>
      </w:r>
      <w:r w:rsidR="00A30037" w:rsidRPr="00A30037">
        <w:t xml:space="preserve"> </w:t>
      </w:r>
      <w:r w:rsidR="00A30037" w:rsidRPr="00A30037">
        <w:t>TA</w:t>
      </w:r>
      <w:r w:rsidR="00A30037" w:rsidRPr="00A30037">
        <w:t xml:space="preserve"> along the </w:t>
      </w:r>
      <w:r w:rsidR="00A30037">
        <w:t>transverse</w:t>
      </w:r>
      <w:r w:rsidR="00A30037" w:rsidRPr="00A30037">
        <w:t xml:space="preserve"> and </w:t>
      </w:r>
      <w:r w:rsidR="00A30037" w:rsidRPr="00A30037">
        <w:t>ZA</w:t>
      </w:r>
      <w:r w:rsidR="00A30037" w:rsidRPr="00A30037">
        <w:t xml:space="preserve"> </w:t>
      </w:r>
      <w:r w:rsidR="00A30037">
        <w:t xml:space="preserve">mode along the </w:t>
      </w:r>
      <w:r w:rsidR="00A30037" w:rsidRPr="00A30037">
        <w:t xml:space="preserve">perpendicular </w:t>
      </w:r>
      <w:r w:rsidR="00A30037">
        <w:t>direction.</w:t>
      </w:r>
      <w:r w:rsidR="00A30037" w:rsidRPr="00A30037">
        <w:t xml:space="preserve"> Figure 4-4 (a) and (b) correspond</w:t>
      </w:r>
      <w:r w:rsidR="00A30037">
        <w:t>s</w:t>
      </w:r>
      <w:r w:rsidR="00A30037" w:rsidRPr="00A30037">
        <w:t xml:space="preserve"> to the calculat</w:t>
      </w:r>
      <w:r w:rsidR="00A30037">
        <w:t>ed</w:t>
      </w:r>
      <w:r w:rsidR="00A30037" w:rsidRPr="00A30037">
        <w:t xml:space="preserve"> </w:t>
      </w:r>
      <w:r w:rsidR="00A30037" w:rsidRPr="00A30037">
        <w:t>spectra</w:t>
      </w:r>
      <w:r w:rsidR="00A30037" w:rsidRPr="00A30037">
        <w:t xml:space="preserve">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w:t>
      </w:r>
      <w:r w:rsidR="00A30037" w:rsidRPr="00A30037">
        <w:t xml:space="preserve">group </w:t>
      </w:r>
      <w:r w:rsidR="00A30037" w:rsidRPr="00A30037">
        <w:t xml:space="preserve">velocity of </w:t>
      </w:r>
      <m:oMath>
        <m:r>
          <m:rPr>
            <m:sty m:val="p"/>
          </m:rPr>
          <w:rPr>
            <w:rFonts w:ascii="Cambria Math" w:hAnsi="Cambria Math"/>
          </w:rPr>
          <w:sym w:font="Symbol" w:char="F047"/>
        </m:r>
        <m:r>
          <m:rPr>
            <m:sty m:val="p"/>
          </m:rPr>
          <w:rPr>
            <w:rFonts w:ascii="Cambria Math" w:hAnsi="Cambria Math"/>
          </w:rPr>
          <m:t>→J</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J</m:t>
        </m:r>
      </m:oMath>
      <w:r w:rsidR="00A30037">
        <w:t>’</w:t>
      </w:r>
      <w:r w:rsidR="00A30037">
        <w:t>,</w:t>
      </w:r>
      <w:r w:rsidR="00A30037" w:rsidRPr="00A30037">
        <w:t xml:space="preserve"> </w:t>
      </w:r>
      <w:r w:rsidR="00A30037">
        <w:t xml:space="preserve">making zigzag direction </w:t>
      </w:r>
      <w:r w:rsidR="00A30037" w:rsidRPr="00A30037">
        <w:t xml:space="preserve">more </w:t>
      </w:r>
      <w:r w:rsidR="00A30037" w:rsidRPr="00A30037">
        <w:t>heat</w:t>
      </w:r>
      <w:r w:rsidR="00A30037" w:rsidRPr="00A30037">
        <w:t xml:space="preserve">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 xml:space="preserve">three </w:t>
      </w:r>
      <w:r w:rsidR="00EA1FE7" w:rsidRPr="00EA1FE7">
        <w:t>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w:t>
      </w:r>
      <w:r w:rsidR="00EA1FE7" w:rsidRPr="00EA1FE7">
        <w:t>heat</w:t>
      </w:r>
      <w:r w:rsidR="00EA1FE7" w:rsidRPr="00EA1FE7">
        <w:t xml:space="preserve"> conducive</w:t>
      </w:r>
      <w:r w:rsidR="00EA1FE7">
        <w:t>,</w:t>
      </w:r>
      <w:r w:rsidR="00EA1FE7" w:rsidRPr="00EA1FE7">
        <w:t xml:space="preserve"> so that the 2l2 heat transport changes little with the length</w:t>
      </w:r>
      <w:r w:rsidR="00EA1FE7">
        <w:t>.</w:t>
      </w:r>
      <w:r w:rsidR="00EA1FE7" w:rsidRPr="00EA1FE7">
        <w:t xml:space="preserve"> The figure (c) (d) (E) </w:t>
      </w:r>
      <w:r w:rsidR="00EA1FE7">
        <w:t xml:space="preserve">is the dispersion of </w:t>
      </w:r>
      <w:r w:rsidR="00EA1FE7" w:rsidRPr="00EA1FE7">
        <w:t xml:space="preserve">3l1, 4l1, 6l1 2 x 1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multilayer silicon</w:t>
      </w:r>
      <w:r w:rsidR="00EA1FE7" w:rsidRPr="00EA1FE7">
        <w:t xml:space="preserve">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6 layer </w:t>
      </w:r>
      <w:r w:rsidR="006A6C0A">
        <w:t>structure</w:t>
      </w:r>
      <w:r w:rsidR="006A6C0A" w:rsidRPr="006A6C0A">
        <w:t>(</w:t>
      </w:r>
      <w:r w:rsidR="006A6C0A">
        <w:t>e</w:t>
      </w:r>
      <w:r w:rsidR="006A6C0A" w:rsidRPr="006A6C0A">
        <w:t>)</w:t>
      </w:r>
      <w:r w:rsidR="006A6C0A">
        <w:t xml:space="preserve"> </w:t>
      </w:r>
      <w:r w:rsidR="006A6C0A" w:rsidRPr="006A6C0A">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bookmarkStart w:id="0" w:name="_GoBack"/>
      <w:bookmarkEnd w:id="0"/>
    </w:p>
    <w:p w14:paraId="3C5B6111" w14:textId="1C33EE11" w:rsidR="007B0597" w:rsidRPr="00F13465" w:rsidRDefault="007B0597" w:rsidP="007215EA">
      <w:pPr>
        <w:tabs>
          <w:tab w:val="left" w:pos="2835"/>
          <w:tab w:val="left" w:pos="5954"/>
        </w:tabs>
        <w:ind w:firstLineChars="288" w:firstLine="605"/>
        <w:jc w:val="left"/>
        <w:rPr>
          <w:rFonts w:ascii="Times New Roman" w:hAnsi="Times New Roman" w:cs="Times New Roman"/>
          <w:color w:val="000000" w:themeColor="text1"/>
        </w:rPr>
      </w:pPr>
    </w:p>
    <w:p w14:paraId="61A67339" w14:textId="749A0AD4" w:rsidR="00435297" w:rsidRDefault="006832DE" w:rsidP="00503CC1">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D527F">
        <w:rPr>
          <w:rFonts w:ascii="Times New Roman" w:hAnsi="Times New Roman" w:cs="Times New Roman"/>
          <w:color w:val="000000" w:themeColor="text1"/>
        </w:rPr>
        <w:instrText xml:space="preserve"> \* MERGEFORMAT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4026099B" w:rsidR="00CF03CC" w:rsidRDefault="00CF03CC" w:rsidP="00503CC1">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w:t>
      </w:r>
    </w:p>
    <w:p w14:paraId="2469FD25" w14:textId="0E4B4538" w:rsidR="007A5980" w:rsidRDefault="00CF03CC" w:rsidP="00503CC1">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p>
    <w:p w14:paraId="4DD83CF7" w14:textId="7D95634F" w:rsidR="007A5980" w:rsidRDefault="007A5980" w:rsidP="001D527F">
      <w:pPr>
        <w:tabs>
          <w:tab w:val="left" w:pos="3119"/>
          <w:tab w:val="left" w:pos="7088"/>
        </w:tabs>
        <w:ind w:firstLineChars="288" w:firstLine="605"/>
        <w:jc w:val="center"/>
        <w:rPr>
          <w:rFonts w:ascii="Times New Roman" w:hAnsi="Times New Roman" w:cs="Times New Roman"/>
          <w:color w:val="000000" w:themeColor="text1"/>
          <w:sz w:val="22"/>
        </w:rPr>
      </w:pP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1D527F">
      <w:pPr>
        <w:tabs>
          <w:tab w:val="left" w:pos="3119"/>
          <w:tab w:val="left" w:pos="7088"/>
        </w:tabs>
        <w:ind w:firstLineChars="202" w:firstLine="444"/>
        <w:jc w:val="center"/>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0FB626" w:rsidR="00CF03CC" w:rsidRDefault="00E0756A" w:rsidP="001D527F">
      <w:pPr>
        <w:ind w:firstLine="420"/>
        <w:jc w:val="center"/>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calculations.</w:t>
      </w:r>
    </w:p>
    <w:p w14:paraId="7EDF4D56" w14:textId="01597871" w:rsidR="008133FA" w:rsidRDefault="008133FA"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p>
    <w:p w14:paraId="0355C37B" w14:textId="016E62A6" w:rsidR="00EF177D" w:rsidRPr="00EF177D" w:rsidRDefault="00503CC1" w:rsidP="001D527F">
      <w:pPr>
        <w:tabs>
          <w:tab w:val="left" w:pos="3544"/>
          <w:tab w:val="left" w:pos="7088"/>
        </w:tabs>
        <w:ind w:firstLineChars="288" w:firstLine="605"/>
        <w:jc w:val="center"/>
        <w:rPr>
          <w:rFonts w:ascii="Times New Roman" w:hAnsi="Times New Roman" w:cs="Times New Roman"/>
          <w:color w:val="000000" w:themeColor="text1"/>
        </w:rPr>
      </w:pP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sidR="00EF177D">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606E49F6" w:rsidR="00B23A1F" w:rsidRPr="009A328D" w:rsidRDefault="0082748C"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02184414" w:rsidR="008558B2" w:rsidRPr="00EF177D" w:rsidRDefault="008558B2"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49E149B9" w:rsidR="00B45437" w:rsidRPr="00C07B53"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w:t>
      </w:r>
      <w:r>
        <w:rPr>
          <w:rFonts w:ascii="Times New Roman" w:hAnsi="Times New Roman" w:cs="Times New Roman"/>
          <w:color w:val="000000" w:themeColor="text1"/>
        </w:rPr>
        <w:lastRenderedPageBreak/>
        <w:t xml:space="preserve">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kσ,</m:t>
        </m:r>
      </m:oMath>
    </w:p>
    <w:p w14:paraId="1476C2EF" w14:textId="62D618C1" w:rsidR="00B45437" w:rsidRPr="00C07B53" w:rsidRDefault="00503CC1" w:rsidP="001D527F">
      <w:pPr>
        <w:tabs>
          <w:tab w:val="left" w:pos="2694"/>
          <w:tab w:val="left" w:pos="7088"/>
        </w:tabs>
        <w:ind w:firstLineChars="288" w:firstLine="806"/>
        <w:jc w:val="center"/>
        <w:rPr>
          <w:rFonts w:ascii="Times New Roman" w:hAnsi="Times New Roman" w:cs="Times New Roman"/>
          <w:iCs/>
          <w:color w:val="000000" w:themeColor="text1"/>
          <w:szCs w:val="21"/>
        </w:rPr>
      </w:pP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B45437" w:rsidRPr="00C07B53">
        <w:rPr>
          <w:rFonts w:ascii="Times New Roman" w:hAnsi="Times New Roman" w:cs="Times New Roman" w:hint="eastAsia"/>
          <w:iCs/>
          <w:color w:val="000000" w:themeColor="text1"/>
          <w:sz w:val="28"/>
          <w:szCs w:val="28"/>
        </w:rPr>
        <w:t xml:space="preserve"> ,</w:t>
      </w:r>
      <w:r w:rsidR="00B45437"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77F86CCF" w:rsidR="00B45437"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1D527F">
        <w:rPr>
          <w:rFonts w:ascii="Times New Roman" w:hAnsi="Times New Roman" w:cs="Times New Roman"/>
          <w:color w:val="000000" w:themeColor="text1"/>
        </w:rPr>
        <w:instrText xml:space="preserve"> \* MERGEFORMAT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A lot of phonons have participation ratio below 0.5 which means they are strongly localized and lost the capability to carry energy and they have little contribution to thermal conductivity.</w:t>
      </w:r>
    </w:p>
    <w:p w14:paraId="7F797BDC" w14:textId="49C9F493" w:rsidR="00B45437" w:rsidRPr="00B45437" w:rsidRDefault="007D1600"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4C828633" w:rsidR="00385AD8" w:rsidRPr="00C07B53" w:rsidRDefault="002A79DF" w:rsidP="001D527F">
      <w:pPr>
        <w:ind w:firstLine="420"/>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4169A73B" w14:textId="3B9AA921" w:rsidR="00033ED9" w:rsidRPr="00C07B53" w:rsidRDefault="005D3842"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low thermal conductivity </w:t>
      </w:r>
      <w:r w:rsidR="00965A98">
        <w:rPr>
          <w:rFonts w:ascii="Times New Roman" w:hAnsi="Times New Roman" w:cs="Times New Roman"/>
          <w:color w:val="000000" w:themeColor="text1"/>
        </w:rPr>
        <w:lastRenderedPageBreak/>
        <w:t>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with large probability and is a guidance for searching of new thermoelectric materials in the future.</w:t>
      </w:r>
    </w:p>
    <w:p w14:paraId="0D4164BE" w14:textId="77777777" w:rsidR="00CD4286" w:rsidRPr="00C07B53" w:rsidRDefault="00CD4286" w:rsidP="001D527F">
      <w:pPr>
        <w:ind w:firstLineChars="288" w:firstLine="605"/>
        <w:jc w:val="center"/>
        <w:rPr>
          <w:rFonts w:ascii="Times New Roman" w:hAnsi="Times New Roman" w:cs="Times New Roman"/>
          <w:color w:val="000000" w:themeColor="text1"/>
        </w:rPr>
      </w:pP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1D527F">
      <w:pPr>
        <w:ind w:firstLineChars="283" w:firstLine="566"/>
        <w:jc w:val="center"/>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1D527F">
      <w:pPr>
        <w:autoSpaceDE w:val="0"/>
        <w:autoSpaceDN w:val="0"/>
        <w:adjustRightInd w:val="0"/>
        <w:spacing w:before="100" w:after="100"/>
        <w:ind w:left="640" w:hanging="640"/>
        <w:jc w:val="center"/>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1D527F">
      <w:pPr>
        <w:jc w:val="center"/>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35pt" o:ole="">
            <v:imagedata r:id="rId8" o:title=""/>
          </v:shape>
          <o:OLEObject Type="Embed" ProgID="Word.Document.12" ShapeID="_x0000_i1025" DrawAspect="Content" ObjectID="_1548539119"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8"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9"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 id="TextBox 27" o:spid="_x0000_s1030"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31"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2"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3"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4"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5"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6"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7"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35pt;height:188.15pt" o:ole="">
            <v:imagedata r:id="rId12" o:title=""/>
          </v:shape>
          <o:OLEObject Type="Embed" ProgID="Unknown" ShapeID="_x0000_i1026" DrawAspect="Content" ObjectID="_1548539120"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503CC1" w:rsidRDefault="00503CC1" w:rsidP="00C154D6">
      <w:r>
        <w:separator/>
      </w:r>
    </w:p>
  </w:endnote>
  <w:endnote w:type="continuationSeparator" w:id="0">
    <w:p w14:paraId="30DA7DE1" w14:textId="77777777" w:rsidR="00503CC1" w:rsidRDefault="00503CC1"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503CC1" w:rsidRDefault="00503CC1" w:rsidP="00C154D6">
      <w:r>
        <w:separator/>
      </w:r>
    </w:p>
  </w:footnote>
  <w:footnote w:type="continuationSeparator" w:id="0">
    <w:p w14:paraId="03A1BE80" w14:textId="77777777" w:rsidR="00503CC1" w:rsidRDefault="00503CC1"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1FE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13465"/>
    <w:rsid w:val="00F20180"/>
    <w:rsid w:val="00F23B35"/>
    <w:rsid w:val="00F24F22"/>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6F2EB-FF0D-4455-A5FC-A17D28F38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34</TotalTime>
  <Pages>13</Pages>
  <Words>7218</Words>
  <Characters>41146</Characters>
  <Application>Microsoft Office Word</Application>
  <DocSecurity>0</DocSecurity>
  <Lines>342</Lines>
  <Paragraphs>96</Paragraphs>
  <ScaleCrop>false</ScaleCrop>
  <Company/>
  <LinksUpToDate>false</LinksUpToDate>
  <CharactersWithSpaces>4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63</cp:revision>
  <dcterms:created xsi:type="dcterms:W3CDTF">2014-11-05T05:16:00Z</dcterms:created>
  <dcterms:modified xsi:type="dcterms:W3CDTF">2017-02-13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